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006D4F9" w14:textId="77777777" w:rsidR="00B23A36" w:rsidRDefault="00B23A36"/>
    <w:tbl>
      <w:tblPr>
        <w:tblW w:w="0" w:type="auto"/>
        <w:tblLayout w:type="fixed"/>
        <w:tblLook w:val="04A0" w:firstRow="1" w:lastRow="0" w:firstColumn="1" w:lastColumn="0" w:noHBand="0" w:noVBand="1"/>
      </w:tblPr>
      <w:tblGrid>
        <w:gridCol w:w="1008"/>
        <w:gridCol w:w="1260"/>
        <w:gridCol w:w="619"/>
        <w:gridCol w:w="640"/>
        <w:gridCol w:w="483"/>
        <w:gridCol w:w="473"/>
        <w:gridCol w:w="272"/>
        <w:gridCol w:w="503"/>
        <w:gridCol w:w="523"/>
        <w:gridCol w:w="523"/>
        <w:gridCol w:w="272"/>
        <w:gridCol w:w="561"/>
        <w:gridCol w:w="561"/>
        <w:gridCol w:w="561"/>
        <w:gridCol w:w="561"/>
        <w:gridCol w:w="561"/>
        <w:gridCol w:w="561"/>
        <w:gridCol w:w="462"/>
        <w:gridCol w:w="462"/>
        <w:gridCol w:w="462"/>
        <w:gridCol w:w="462"/>
        <w:gridCol w:w="462"/>
        <w:gridCol w:w="462"/>
        <w:gridCol w:w="462"/>
      </w:tblGrid>
      <w:tr w:rsidR="00CD67C6" w:rsidRPr="00940DF8" w14:paraId="1CD7EFA1" w14:textId="77777777" w:rsidTr="00940DF8">
        <w:trPr>
          <w:trHeight w:val="298"/>
        </w:trPr>
        <w:tc>
          <w:tcPr>
            <w:tcW w:w="13176" w:type="dxa"/>
            <w:gridSpan w:val="2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1253E68" w14:textId="514668B0" w:rsidR="00CD67C6" w:rsidRPr="00940DF8" w:rsidRDefault="005F0975" w:rsidP="005F0AF4">
            <w:pPr>
              <w:rPr>
                <w:rFonts w:ascii="Arial" w:eastAsia="Times New Roman" w:hAnsi="Arial" w:cs="Arial"/>
                <w:sz w:val="16"/>
                <w:szCs w:val="16"/>
              </w:rPr>
            </w:pPr>
            <w:r w:rsidRPr="00787810">
              <w:rPr>
                <w:rFonts w:ascii="Arial" w:eastAsia="Times New Roman" w:hAnsi="Arial" w:cs="Arial"/>
                <w:b/>
                <w:sz w:val="16"/>
                <w:szCs w:val="16"/>
              </w:rPr>
              <w:t xml:space="preserve">Supporting </w:t>
            </w:r>
            <w:r w:rsidR="00CD67C6" w:rsidRPr="00787810">
              <w:rPr>
                <w:rFonts w:ascii="Arial" w:eastAsia="Times New Roman" w:hAnsi="Arial" w:cs="Arial"/>
                <w:b/>
                <w:sz w:val="16"/>
                <w:szCs w:val="16"/>
              </w:rPr>
              <w:t xml:space="preserve">Table </w:t>
            </w:r>
            <w:r w:rsidR="0007007F" w:rsidRPr="00787810">
              <w:rPr>
                <w:rFonts w:ascii="Arial" w:eastAsia="Times New Roman" w:hAnsi="Arial" w:cs="Arial"/>
                <w:b/>
                <w:sz w:val="16"/>
                <w:szCs w:val="16"/>
              </w:rPr>
              <w:t>S</w:t>
            </w:r>
            <w:r w:rsidR="005F0AF4">
              <w:rPr>
                <w:rFonts w:ascii="Arial" w:eastAsia="Times New Roman" w:hAnsi="Arial" w:cs="Arial"/>
                <w:b/>
                <w:sz w:val="16"/>
                <w:szCs w:val="16"/>
              </w:rPr>
              <w:t>2</w:t>
            </w:r>
            <w:bookmarkStart w:id="0" w:name="_GoBack"/>
            <w:bookmarkEnd w:id="0"/>
            <w:r w:rsidR="00CD67C6" w:rsidRPr="00787810">
              <w:rPr>
                <w:rFonts w:ascii="Arial" w:eastAsia="Times New Roman" w:hAnsi="Arial" w:cs="Arial"/>
                <w:b/>
                <w:sz w:val="16"/>
                <w:szCs w:val="16"/>
              </w:rPr>
              <w:t>.</w:t>
            </w:r>
            <w:r w:rsidR="002C5057" w:rsidRPr="00940DF8">
              <w:rPr>
                <w:rFonts w:ascii="Arial" w:eastAsia="Times New Roman" w:hAnsi="Arial" w:cs="Arial"/>
                <w:sz w:val="16"/>
                <w:szCs w:val="16"/>
              </w:rPr>
              <w:t xml:space="preserve"> </w:t>
            </w:r>
            <w:proofErr w:type="spellStart"/>
            <w:r w:rsidR="002C5057" w:rsidRPr="00940DF8">
              <w:rPr>
                <w:rFonts w:ascii="Arial" w:eastAsia="Times New Roman" w:hAnsi="Arial" w:cs="Arial"/>
                <w:i/>
                <w:sz w:val="16"/>
                <w:szCs w:val="16"/>
              </w:rPr>
              <w:t>Ascaris</w:t>
            </w:r>
            <w:proofErr w:type="spellEnd"/>
            <w:r w:rsidR="002C5057" w:rsidRPr="00940DF8">
              <w:rPr>
                <w:rFonts w:ascii="Arial" w:eastAsia="Times New Roman" w:hAnsi="Arial" w:cs="Arial"/>
                <w:i/>
                <w:sz w:val="16"/>
                <w:szCs w:val="16"/>
              </w:rPr>
              <w:t xml:space="preserve"> </w:t>
            </w:r>
            <w:proofErr w:type="spellStart"/>
            <w:r w:rsidR="002C5057" w:rsidRPr="00940DF8">
              <w:rPr>
                <w:rFonts w:ascii="Arial" w:eastAsia="Times New Roman" w:hAnsi="Arial" w:cs="Arial"/>
                <w:i/>
                <w:sz w:val="16"/>
                <w:szCs w:val="16"/>
              </w:rPr>
              <w:t>suum</w:t>
            </w:r>
            <w:proofErr w:type="spellEnd"/>
            <w:r w:rsidR="002C5057" w:rsidRPr="00940DF8">
              <w:rPr>
                <w:rFonts w:ascii="Arial" w:eastAsia="Times New Roman" w:hAnsi="Arial" w:cs="Arial"/>
                <w:sz w:val="16"/>
                <w:szCs w:val="16"/>
              </w:rPr>
              <w:t xml:space="preserve"> intestinal proteins isolated on </w:t>
            </w:r>
            <w:proofErr w:type="spellStart"/>
            <w:r w:rsidR="002C5057" w:rsidRPr="00940DF8">
              <w:rPr>
                <w:rFonts w:ascii="Arial" w:eastAsia="Times New Roman" w:hAnsi="Arial" w:cs="Arial"/>
                <w:sz w:val="16"/>
                <w:szCs w:val="16"/>
              </w:rPr>
              <w:t>Concanavalin</w:t>
            </w:r>
            <w:proofErr w:type="spellEnd"/>
            <w:r w:rsidR="002C5057" w:rsidRPr="00940DF8">
              <w:rPr>
                <w:rFonts w:ascii="Arial" w:eastAsia="Times New Roman" w:hAnsi="Arial" w:cs="Arial"/>
                <w:sz w:val="16"/>
                <w:szCs w:val="16"/>
              </w:rPr>
              <w:t xml:space="preserve"> A agarose beads and identified by mass spectrometry.</w:t>
            </w:r>
          </w:p>
        </w:tc>
      </w:tr>
      <w:tr w:rsidR="00940DF8" w:rsidRPr="00940DF8" w14:paraId="54A5E5CC" w14:textId="77777777" w:rsidTr="00793331">
        <w:trPr>
          <w:trHeight w:val="298"/>
        </w:trPr>
        <w:tc>
          <w:tcPr>
            <w:tcW w:w="10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0B0C8" w14:textId="77777777" w:rsidR="009431BF" w:rsidRPr="00940DF8" w:rsidRDefault="009431BF" w:rsidP="009431BF">
            <w:pPr>
              <w:rPr>
                <w:rFonts w:ascii="Arial" w:eastAsia="Times New Roman" w:hAnsi="Arial" w:cs="Arial"/>
                <w:b/>
                <w:bCs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AB276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2215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7D2F7B" w14:textId="77777777" w:rsidR="009431BF" w:rsidRPr="00940DF8" w:rsidRDefault="00940DF8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  <w:vertAlign w:val="superscript"/>
              </w:rPr>
            </w:pPr>
            <w:r>
              <w:rPr>
                <w:rFonts w:ascii="Arial" w:eastAsia="Times New Roman" w:hAnsi="Arial" w:cs="Arial"/>
                <w:sz w:val="16"/>
                <w:szCs w:val="16"/>
              </w:rPr>
              <w:t xml:space="preserve">Other </w:t>
            </w:r>
            <w:r w:rsidR="009431BF" w:rsidRPr="00940DF8">
              <w:rPr>
                <w:rFonts w:ascii="Arial" w:eastAsia="Times New Roman" w:hAnsi="Arial" w:cs="Arial"/>
                <w:sz w:val="16"/>
                <w:szCs w:val="16"/>
              </w:rPr>
              <w:t>Fraction</w:t>
            </w:r>
            <w:r w:rsidR="004F700A" w:rsidRPr="00940DF8">
              <w:rPr>
                <w:rFonts w:ascii="Arial" w:eastAsia="Times New Roman" w:hAnsi="Arial" w:cs="Arial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2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380FC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1549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C834C3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  <w:vertAlign w:val="superscript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Compartment</w:t>
            </w:r>
            <w:r w:rsidR="004F700A" w:rsidRPr="00940DF8">
              <w:rPr>
                <w:rFonts w:ascii="Arial" w:eastAsia="Times New Roman" w:hAnsi="Arial" w:cs="Arial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2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D0849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6600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53C47E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  <w:vertAlign w:val="superscript"/>
              </w:rPr>
            </w:pPr>
            <w:proofErr w:type="spellStart"/>
            <w:r w:rsidRPr="00940DF8">
              <w:rPr>
                <w:rFonts w:ascii="Arial" w:eastAsia="Times New Roman" w:hAnsi="Arial" w:cs="Arial"/>
                <w:sz w:val="16"/>
                <w:szCs w:val="16"/>
              </w:rPr>
              <w:t>M</w:t>
            </w:r>
            <w:r w:rsidRPr="00940DF8">
              <w:rPr>
                <w:rFonts w:ascii="Arial" w:eastAsia="Times New Roman" w:hAnsi="Arial" w:cs="Arial"/>
                <w:i/>
                <w:iCs/>
                <w:sz w:val="16"/>
                <w:szCs w:val="16"/>
              </w:rPr>
              <w:t>r</w:t>
            </w:r>
            <w:proofErr w:type="spellEnd"/>
            <w:r w:rsidRPr="00940DF8">
              <w:rPr>
                <w:rFonts w:ascii="Arial" w:eastAsia="Times New Roman" w:hAnsi="Arial" w:cs="Arial"/>
                <w:sz w:val="16"/>
                <w:szCs w:val="16"/>
              </w:rPr>
              <w:t xml:space="preserve"> (</w:t>
            </w:r>
            <w:proofErr w:type="spellStart"/>
            <w:r w:rsidRPr="00940DF8">
              <w:rPr>
                <w:rFonts w:ascii="Arial" w:eastAsia="Times New Roman" w:hAnsi="Arial" w:cs="Arial"/>
                <w:sz w:val="16"/>
                <w:szCs w:val="16"/>
              </w:rPr>
              <w:t>kDa</w:t>
            </w:r>
            <w:proofErr w:type="spellEnd"/>
            <w:r w:rsidRPr="00940DF8">
              <w:rPr>
                <w:rFonts w:ascii="Arial" w:eastAsia="Times New Roman" w:hAnsi="Arial" w:cs="Arial"/>
                <w:sz w:val="16"/>
                <w:szCs w:val="16"/>
              </w:rPr>
              <w:t>)</w:t>
            </w:r>
            <w:r w:rsidR="004F700A" w:rsidRPr="00940DF8">
              <w:rPr>
                <w:rFonts w:ascii="Arial" w:eastAsia="Times New Roman" w:hAnsi="Arial" w:cs="Arial"/>
                <w:sz w:val="16"/>
                <w:szCs w:val="16"/>
                <w:vertAlign w:val="superscript"/>
              </w:rPr>
              <w:t>5</w:t>
            </w:r>
          </w:p>
        </w:tc>
      </w:tr>
      <w:tr w:rsidR="00920A00" w:rsidRPr="00940DF8" w14:paraId="1FCD121C" w14:textId="77777777" w:rsidTr="00793331">
        <w:trPr>
          <w:trHeight w:val="298"/>
        </w:trPr>
        <w:tc>
          <w:tcPr>
            <w:tcW w:w="1008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B6D9CA5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  <w:vertAlign w:val="superscript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Protein</w:t>
            </w:r>
            <w:r w:rsidR="004F700A" w:rsidRPr="00940DF8">
              <w:rPr>
                <w:rFonts w:ascii="Arial" w:eastAsia="Times New Roman" w:hAnsi="Arial" w:cs="Arial"/>
                <w:sz w:val="16"/>
                <w:szCs w:val="16"/>
                <w:vertAlign w:val="superscript"/>
              </w:rPr>
              <w:t>1</w:t>
            </w:r>
          </w:p>
        </w:tc>
        <w:tc>
          <w:tcPr>
            <w:tcW w:w="126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71F6878" w14:textId="77777777" w:rsidR="007A1E8C" w:rsidRPr="00940DF8" w:rsidRDefault="009431BF" w:rsidP="009431B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eptidase/</w:t>
            </w:r>
          </w:p>
          <w:p w14:paraId="4AF78741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 xml:space="preserve"> Glycosylase</w:t>
            </w:r>
            <w:r w:rsidR="004F700A" w:rsidRPr="00940DF8">
              <w:rPr>
                <w:rFonts w:ascii="Arial" w:eastAsia="Times New Roman" w:hAnsi="Arial" w:cs="Arial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619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50CA348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P</w:t>
            </w:r>
            <w:r w:rsidR="00793331">
              <w:rPr>
                <w:rFonts w:ascii="Arial" w:eastAsia="Times New Roman" w:hAnsi="Arial" w:cs="Arial"/>
                <w:sz w:val="16"/>
                <w:szCs w:val="16"/>
              </w:rPr>
              <w:t>BS</w:t>
            </w:r>
          </w:p>
        </w:tc>
        <w:tc>
          <w:tcPr>
            <w:tcW w:w="640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0E0AC64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4MU</w:t>
            </w:r>
          </w:p>
        </w:tc>
        <w:tc>
          <w:tcPr>
            <w:tcW w:w="483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66424ABF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2</w:t>
            </w:r>
          </w:p>
        </w:tc>
        <w:tc>
          <w:tcPr>
            <w:tcW w:w="473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83A7A19" w14:textId="77777777" w:rsidR="009431BF" w:rsidRPr="00940DF8" w:rsidRDefault="009431BF" w:rsidP="0079333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</w:t>
            </w:r>
            <w:r w:rsidR="0079333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</w:t>
            </w:r>
          </w:p>
        </w:tc>
        <w:tc>
          <w:tcPr>
            <w:tcW w:w="27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66ADC76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503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86A5E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SP</w:t>
            </w:r>
          </w:p>
        </w:tc>
        <w:tc>
          <w:tcPr>
            <w:tcW w:w="523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E356746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C</w:t>
            </w:r>
          </w:p>
        </w:tc>
        <w:tc>
          <w:tcPr>
            <w:tcW w:w="523" w:type="dxa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1C7BB14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M</w:t>
            </w:r>
          </w:p>
        </w:tc>
        <w:tc>
          <w:tcPr>
            <w:tcW w:w="27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0AF27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C508D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58</w:t>
            </w:r>
          </w:p>
        </w:tc>
        <w:tc>
          <w:tcPr>
            <w:tcW w:w="56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1AF27D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15</w:t>
            </w:r>
          </w:p>
        </w:tc>
        <w:tc>
          <w:tcPr>
            <w:tcW w:w="56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560E7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66</w:t>
            </w:r>
          </w:p>
        </w:tc>
        <w:tc>
          <w:tcPr>
            <w:tcW w:w="56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3604C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32</w:t>
            </w:r>
          </w:p>
        </w:tc>
        <w:tc>
          <w:tcPr>
            <w:tcW w:w="56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23067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17</w:t>
            </w:r>
          </w:p>
        </w:tc>
        <w:tc>
          <w:tcPr>
            <w:tcW w:w="56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C7D5BB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07</w:t>
            </w:r>
          </w:p>
        </w:tc>
        <w:tc>
          <w:tcPr>
            <w:tcW w:w="462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F3982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96</w:t>
            </w:r>
          </w:p>
        </w:tc>
        <w:tc>
          <w:tcPr>
            <w:tcW w:w="462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DEA26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85</w:t>
            </w:r>
          </w:p>
        </w:tc>
        <w:tc>
          <w:tcPr>
            <w:tcW w:w="462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C76F1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73</w:t>
            </w:r>
          </w:p>
        </w:tc>
        <w:tc>
          <w:tcPr>
            <w:tcW w:w="462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BCBCD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58</w:t>
            </w:r>
          </w:p>
        </w:tc>
        <w:tc>
          <w:tcPr>
            <w:tcW w:w="462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63F8F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52</w:t>
            </w:r>
          </w:p>
        </w:tc>
        <w:tc>
          <w:tcPr>
            <w:tcW w:w="462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F0FA63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40</w:t>
            </w:r>
          </w:p>
        </w:tc>
        <w:tc>
          <w:tcPr>
            <w:tcW w:w="462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26C99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34</w:t>
            </w:r>
          </w:p>
        </w:tc>
      </w:tr>
      <w:tr w:rsidR="00920A00" w:rsidRPr="00940DF8" w14:paraId="362A4A65" w14:textId="77777777" w:rsidTr="00793331">
        <w:trPr>
          <w:trHeight w:val="298"/>
        </w:trPr>
        <w:tc>
          <w:tcPr>
            <w:tcW w:w="1008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93C7E90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1260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0D00B3E" w14:textId="77777777" w:rsidR="009431BF" w:rsidRPr="00940DF8" w:rsidRDefault="009431BF" w:rsidP="009431BF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619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84C1475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640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9B97231" w14:textId="77777777" w:rsidR="009431BF" w:rsidRPr="00940DF8" w:rsidRDefault="009431BF" w:rsidP="009431BF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83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A5EA9A8" w14:textId="77777777" w:rsidR="009431BF" w:rsidRPr="00940DF8" w:rsidRDefault="009431BF" w:rsidP="009431BF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473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C9F3C10" w14:textId="77777777" w:rsidR="009431BF" w:rsidRPr="00940DF8" w:rsidRDefault="009431BF" w:rsidP="009431BF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7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D02E32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488FBB8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23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62DAD98" w14:textId="77777777" w:rsidR="009431BF" w:rsidRPr="00940DF8" w:rsidRDefault="009431BF" w:rsidP="009431BF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523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1695B56" w14:textId="77777777" w:rsidR="009431BF" w:rsidRPr="00940DF8" w:rsidRDefault="009431BF" w:rsidP="009431BF">
            <w:pPr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7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E1D826" w14:textId="77777777" w:rsidR="009431BF" w:rsidRPr="00940DF8" w:rsidRDefault="009431BF" w:rsidP="009431BF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02DDE7B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ABCE2C4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B5427AA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682498C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F4C60D1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02B0D69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462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EAE6D08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462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499975C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462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3507AE3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462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18747D5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462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DDB8966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462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A32F1C8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462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F727CCC" w14:textId="77777777" w:rsidR="009431BF" w:rsidRPr="00940DF8" w:rsidRDefault="009431BF" w:rsidP="009431BF">
            <w:pPr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</w:tr>
      <w:tr w:rsidR="00920A00" w:rsidRPr="00940DF8" w14:paraId="642B5150" w14:textId="77777777" w:rsidTr="00793331">
        <w:trPr>
          <w:trHeight w:val="298"/>
        </w:trPr>
        <w:tc>
          <w:tcPr>
            <w:tcW w:w="10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4C59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13055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CA42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6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C1F01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80B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3</w:t>
            </w:r>
          </w:p>
        </w:tc>
        <w:tc>
          <w:tcPr>
            <w:tcW w:w="4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E8DE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72</w:t>
            </w:r>
          </w:p>
        </w:tc>
        <w:tc>
          <w:tcPr>
            <w:tcW w:w="4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7B10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E99E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64112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21EE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7ECF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B8FC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7DEB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0</w:t>
            </w:r>
          </w:p>
        </w:tc>
        <w:tc>
          <w:tcPr>
            <w:tcW w:w="5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91F3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FC5B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1E36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E27B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8</w:t>
            </w:r>
          </w:p>
        </w:tc>
        <w:tc>
          <w:tcPr>
            <w:tcW w:w="5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7230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875B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7</w:t>
            </w:r>
          </w:p>
        </w:tc>
        <w:tc>
          <w:tcPr>
            <w:tcW w:w="4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834E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72A32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6</w:t>
            </w:r>
          </w:p>
        </w:tc>
        <w:tc>
          <w:tcPr>
            <w:tcW w:w="4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A57E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9</w:t>
            </w:r>
          </w:p>
        </w:tc>
        <w:tc>
          <w:tcPr>
            <w:tcW w:w="4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B03F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8</w:t>
            </w:r>
          </w:p>
        </w:tc>
        <w:tc>
          <w:tcPr>
            <w:tcW w:w="4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527A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7</w:t>
            </w:r>
          </w:p>
        </w:tc>
        <w:tc>
          <w:tcPr>
            <w:tcW w:w="4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E04C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76D10BD8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B5B4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1478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99E3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8764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EE861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BFE3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2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3A11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738B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84E2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BF1E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D32B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F8EF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C769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3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D748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CA04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DD54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CE17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13FD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AA66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F411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20B7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5EBFD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F1FB9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C8B1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0F20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7D9671B4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0447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1589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08CB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G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1F98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E95B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3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2A05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6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E040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DFD0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1BA8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CDE8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1979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15EB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A4FE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1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7C26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8FA4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7278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336E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FF5C2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ED1C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43A7E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8DEBA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95C36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77147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58502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8A45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57CE2EA3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4F22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1635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A214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G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B5E3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AFB8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0AB8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6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073E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BC21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2677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7278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438D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55F0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A8D7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4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201D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AD9FB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5576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699C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C64A3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9575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9D75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6F9F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FB4D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9AD1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2376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4416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4F754320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E006B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1893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EA31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G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2EEC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E872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4CF7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7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80DA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192F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F135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70BF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2BE2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5934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075C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8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2D20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FF74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E93D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9B32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A030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22D8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9910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D6C1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9AC1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CBFF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DEC2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98A8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367C220B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CFEC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2387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E74EE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G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A73E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DD83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7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C784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58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FA5A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280F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A24E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75D7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A195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A05E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141D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2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8980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1DD94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464B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9742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9358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6B16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123A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15F9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DC85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CE98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709F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5946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17BE9871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2D0E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0558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5A7C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M01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35AE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364A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6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9238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8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3AE4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0DBC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BB44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F41C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C896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0F065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3D32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7A5C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FA8B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3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97EF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7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9239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9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86CB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EABB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0EC7D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C26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5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F927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340D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B4ED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DA7E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6EFDBF0A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AECE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0821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E7F0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M13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AC231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AB9E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12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B255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64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3701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EF54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441A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707D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5C0F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7A99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260C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842A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E20AF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40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C4B3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EB64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3A33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8BA7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6201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A5A1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FEE1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EB7B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B820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686BD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3E262048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6DBB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2270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7E9B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S10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D594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7168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6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7AD5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44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2490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7C08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2872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87201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7963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A466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B740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FC4A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821D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9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739E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74417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0F64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5FA6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93589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A94A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50DC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D651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C74E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EAA4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2E32DDDE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14B7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1628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A9D26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M01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8902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F1BD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C8BC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36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B4EB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7EB9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5FEB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9537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3399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A6503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13F4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6529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AB6E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8A70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C4D8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5E37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34BE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2CAE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E195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F054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4988F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883B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0B88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5CB72488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765F8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0384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C45C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S10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E3E9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4B38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8E9A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55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7DBA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2231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8A3C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12B7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D6A5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4897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FA13D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8CE5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70BD5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C957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9DB39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7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E9F4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30A22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9CA0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90F5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AD71E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7EF9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FDFB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6DB4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7019D83E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16B4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0416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D053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M01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CFB7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6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872BA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9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2FE2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36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C555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2AF2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6BFE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C5B4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7922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DF12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A287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FEE6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A62C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B3E7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7FF1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4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3225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8B0B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0C2F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426B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E220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C67C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6BD3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D7064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74F391AF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89B0A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1084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4B6A8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3D30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2AC4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8BEC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6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B594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C6D6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DF13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CB5C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6A6D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EADF7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8AD66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F296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3DF9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5337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3478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ABDF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9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752A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A109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BD88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ECB8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29FA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3D0E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2758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074F342A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8D80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0009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F3EB9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G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1ED6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D515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6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5ACD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6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5F16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AE92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1ED31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3BD2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BEDF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5C99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2A48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EBB9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06E7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9E15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47470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C079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6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C335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9E09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9571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10136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654A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96D0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82C1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4EB786D1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0D44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2178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2C50E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9899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0122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4AFF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F7C1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90ED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FC4C8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1279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7D2E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37B2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7813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43DB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FAA0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FAE2F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2642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8925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2141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4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9174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E30A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CF27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EDF3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5A02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3E2FA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5D1877AE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BD5A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0574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FECF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M01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37BD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8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23412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9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7187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47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22F8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6EF0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D430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7128B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34DF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2EEF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7868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1A7D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19EA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F5C0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B6F8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39F1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9E1A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3CB3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4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8ED1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CE7A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F7FA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C20EC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DB6B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5A6C2F42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4343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2392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42F772" w14:textId="77777777" w:rsidR="009431BF" w:rsidRPr="00940DF8" w:rsidRDefault="009431BF" w:rsidP="00424618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U</w:t>
            </w:r>
            <w:r w:rsidR="00424618">
              <w:rPr>
                <w:rFonts w:ascii="Arial" w:eastAsia="Times New Roman" w:hAnsi="Arial" w:cs="Arial"/>
                <w:sz w:val="16"/>
                <w:szCs w:val="16"/>
              </w:rPr>
              <w:t>n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B9A5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DECB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E861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5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AEBE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81A8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EE70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157D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4000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2622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CB9A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AA1D3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EDA7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80A04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1F73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706D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EA04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8924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505B4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5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A701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AC5C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2F9C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60D6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0A24ED1F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5DDBD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1907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7409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59BE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3AA57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B8BA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0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590DA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EDD1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5D37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F4B7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EBAA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C1E6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83E2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4154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16C2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018A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F50E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FA6A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839D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0C92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1860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EADF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3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532F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07A0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6520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469DCC06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9824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1977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874C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G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3CD1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5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0591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8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7218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50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ECF4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395D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81CE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A259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19B0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52EB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DEDC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8008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9F47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471F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3F5E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E7AF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FFE7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2FA6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DC23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FE49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7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121F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4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0C18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DCFE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0018AFC4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A8ECB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0190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E80A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A3B6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64CE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4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18D2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59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079A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7611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3B6F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E3FB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F85E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1E09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2C91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0A54D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4DCB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4764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A702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DC42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B4F0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4B71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0892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1A85E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05FA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5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2C7B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3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376F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0638226B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B9C3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0895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5A62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507E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7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D16E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4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4DB5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54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035C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C1FF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1EB6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1285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440A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049D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D7F6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E0AA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BA05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2936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E9F6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708D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AFDB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3442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9246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6D77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4CBB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9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8235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1989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5A642F62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D078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1944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5FF9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A01A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BE76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92B3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4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AC94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7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941E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2E85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C8BAE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82E6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9F00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9192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A5B47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9433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5B80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52C7C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6FD3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C7A8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2631B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DFFD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CA41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FB6B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0377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D56B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8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427B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312B20EF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A9A4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1490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D107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A01A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EDCFC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87BE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5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7185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7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D113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9C4B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B9B1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A4EB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FAE8F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8632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90F96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CD8A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F8E2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8C423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D4CA4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0527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88F3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C52E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F655C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624B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B3D6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F3F6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4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F577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74A55D16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B4D3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2129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DE90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11BEA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B27D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7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3442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30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B8F0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3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AABC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BC50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2AD6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33F0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5DDF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202D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4847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BB60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4209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D2EAB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84432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12127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BB93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C9C0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BF70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123C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59D5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6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51368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</w:tr>
      <w:tr w:rsidR="00920A00" w:rsidRPr="00940DF8" w14:paraId="78362161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10DD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0834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D3D9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071B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6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76B9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32</w:t>
            </w:r>
          </w:p>
        </w:tc>
        <w:tc>
          <w:tcPr>
            <w:tcW w:w="4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A7988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3</w:t>
            </w:r>
          </w:p>
        </w:tc>
        <w:tc>
          <w:tcPr>
            <w:tcW w:w="4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486D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4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056DE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5E63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CFD9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9FD4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872C3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8317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F7DC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80A7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6374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141DB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4339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D1B3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9557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2052E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A3DD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24E1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AE06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EFE7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16</w:t>
            </w:r>
          </w:p>
        </w:tc>
      </w:tr>
      <w:tr w:rsidR="00920A00" w:rsidRPr="00940DF8" w14:paraId="49525A4D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B7ED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12574</w:t>
            </w:r>
          </w:p>
        </w:tc>
        <w:tc>
          <w:tcPr>
            <w:tcW w:w="12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F1BF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A01A</w:t>
            </w:r>
          </w:p>
        </w:tc>
        <w:tc>
          <w:tcPr>
            <w:tcW w:w="6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F8162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6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3531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48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83B9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8</w:t>
            </w:r>
          </w:p>
        </w:tc>
        <w:tc>
          <w:tcPr>
            <w:tcW w:w="4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2ECF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92DB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CE1D0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FB1D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677A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9D0E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042C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F893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0D00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9D22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0A0D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78DF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4DC3C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C5F9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CFE6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86C4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E450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B96D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6291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4</w:t>
            </w:r>
          </w:p>
        </w:tc>
      </w:tr>
      <w:tr w:rsidR="00920A00" w:rsidRPr="00940DF8" w14:paraId="2EC13E82" w14:textId="77777777" w:rsidTr="00793331">
        <w:trPr>
          <w:trHeight w:val="298"/>
        </w:trPr>
        <w:tc>
          <w:tcPr>
            <w:tcW w:w="10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5F0FB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S_15316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EBC8B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A01A</w:t>
            </w:r>
          </w:p>
        </w:tc>
        <w:tc>
          <w:tcPr>
            <w:tcW w:w="6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7FBC1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3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60A81C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2</w:t>
            </w:r>
          </w:p>
        </w:tc>
        <w:tc>
          <w:tcPr>
            <w:tcW w:w="4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1E128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8</w:t>
            </w:r>
          </w:p>
        </w:tc>
        <w:tc>
          <w:tcPr>
            <w:tcW w:w="4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B90B5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0</w:t>
            </w:r>
          </w:p>
        </w:tc>
        <w:tc>
          <w:tcPr>
            <w:tcW w:w="2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F5346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E8B3AE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Y</w:t>
            </w:r>
          </w:p>
        </w:tc>
        <w:tc>
          <w:tcPr>
            <w:tcW w:w="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41E6A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39DF8B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2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41B9A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7C138F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073157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FC88A8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137BC3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7F9C71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5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A1622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3F80D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3E3F3A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0C515D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9A2696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C74579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C10BE5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-</w:t>
            </w:r>
          </w:p>
        </w:tc>
        <w:tc>
          <w:tcPr>
            <w:tcW w:w="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F24154" w14:textId="77777777" w:rsidR="009431BF" w:rsidRPr="00940DF8" w:rsidRDefault="009431BF" w:rsidP="00CD67C6">
            <w:pPr>
              <w:jc w:val="center"/>
              <w:rPr>
                <w:rFonts w:ascii="Arial" w:eastAsia="Times New Roman" w:hAnsi="Arial" w:cs="Arial"/>
                <w:sz w:val="16"/>
                <w:szCs w:val="16"/>
              </w:rPr>
            </w:pPr>
            <w:r w:rsidRPr="00940DF8">
              <w:rPr>
                <w:rFonts w:ascii="Arial" w:eastAsia="Times New Roman" w:hAnsi="Arial" w:cs="Arial"/>
                <w:sz w:val="16"/>
                <w:szCs w:val="16"/>
              </w:rPr>
              <w:t>4</w:t>
            </w:r>
          </w:p>
        </w:tc>
      </w:tr>
      <w:tr w:rsidR="00CD67C6" w:rsidRPr="00940DF8" w14:paraId="649B7078" w14:textId="77777777" w:rsidTr="00940DF8">
        <w:trPr>
          <w:trHeight w:val="298"/>
        </w:trPr>
        <w:tc>
          <w:tcPr>
            <w:tcW w:w="13176" w:type="dxa"/>
            <w:gridSpan w:val="2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87D8F8" w14:textId="624F8D98" w:rsidR="00CD67C6" w:rsidRPr="00FB5861" w:rsidRDefault="00FB5861" w:rsidP="0079333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  <w:sz w:val="16"/>
                <w:szCs w:val="16"/>
                <w:vertAlign w:val="superscript"/>
              </w:rPr>
              <w:t>1</w:t>
            </w:r>
            <w:r w:rsidRPr="00940DF8">
              <w:rPr>
                <w:rFonts w:ascii="Arial" w:hAnsi="Arial" w:cs="Arial"/>
                <w:sz w:val="16"/>
                <w:szCs w:val="16"/>
              </w:rPr>
              <w:t>Protein designation from translated protein sequences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/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Jex&lt;/Author&gt;&lt;Year&gt;2011&lt;/Year&gt;&lt;RecNum&gt;37&lt;/RecNum&gt;&lt;DisplayText&gt;(17)&lt;/DisplayText&gt;&lt;record&gt;&lt;rec-number&gt;37&lt;/rec-number&gt;&lt;foreign-keys&gt;&lt;key app="EN" db-id="d25v0vzzgr25daezre5xa0dpet5zpw5e0r5a"&gt;37&lt;/key&gt;&lt;/foreign-keys&gt;&lt;ref-type name="Journal Article"&gt;17&lt;/ref-type&gt;&lt;contributors&gt;&lt;authors&gt;&lt;author&gt;Jex, Aaron R.&lt;/author&gt;&lt;author&gt;Liu, Shiping&lt;/author&gt;&lt;author&gt;Li, Bo&lt;/author&gt;&lt;author&gt;Young, Neil D.&lt;/author&gt;&lt;author&gt;Hall, Ross S.&lt;/author&gt;&lt;author&gt;Li, Yingrui&lt;/author&gt;&lt;author&gt;Yang, Linfeng&lt;/author&gt;&lt;author&gt;Zeng, Na&lt;/author&gt;&lt;author&gt;Xu, Xun&lt;/author&gt;&lt;author&gt;Xiong, Zijun&lt;/author&gt;&lt;author&gt;Chen, Fangyuan&lt;/author&gt;&lt;author&gt;Wu, Xuan&lt;/author&gt;&lt;author&gt;Zhang, Guojie&lt;/author&gt;&lt;author&gt;Fang, Xiaodong&lt;/author&gt;&lt;author&gt;Kang, Yi&lt;/author&gt;&lt;author&gt;Anderson, Garry A.&lt;/author&gt;&lt;author&gt;Harris, Todd W.&lt;/author&gt;&lt;author&gt;Campbell, Bronwyn E.&lt;/author&gt;&lt;author&gt;Vlaminck, Johnny&lt;/author&gt;&lt;author&gt;Wang, Tao&lt;/author&gt;&lt;author&gt;Cantacessi, Cinzia&lt;/author&gt;&lt;author&gt;Schwarz, Erich M.&lt;/author&gt;&lt;author&gt;Ranganathan, Shoba&lt;/author&gt;&lt;author&gt;Geldhof, Peter&lt;/author&gt;&lt;author&gt;Nejsum, Peter&lt;/author&gt;&lt;author&gt;Sternberg, Paul W.&lt;/author&gt;&lt;author&gt;Yang, Huanming&lt;/author&gt;&lt;author&gt;Wang, Jun&lt;/author&gt;&lt;author&gt;Wang, Jian&lt;/author&gt;&lt;author&gt;Gasser, Robin B.&lt;/author&gt;&lt;/authors&gt;&lt;/contributors&gt;&lt;titles&gt;&lt;title&gt;Ascaris suum draft genome&lt;/title&gt;&lt;secondary-title&gt;Nature&lt;/secondary-title&gt;&lt;/titles&gt;&lt;periodical&gt;&lt;full-title&gt;Nature&lt;/full-title&gt;&lt;abbr-1&gt;Nature&lt;/abbr-1&gt;&lt;/periodical&gt;&lt;pages&gt;529-533&lt;/pages&gt;&lt;volume&gt;479&lt;/volume&gt;&lt;number&gt;7374&lt;/number&gt;&lt;dates&gt;&lt;year&gt;2011&lt;/year&gt;&lt;/dates&gt;&lt;publisher&gt;Nature Publishing Group, a division of Macmillan Publishers Limited. All Rights Reserved.&lt;/publisher&gt;&lt;isbn&gt;0028-0836&lt;/isbn&gt;&lt;work-type&gt;10.1038/nature10553&lt;/work-type&gt;&lt;urls&gt;&lt;related-urls&gt;&lt;url&gt;http://dx.doi.org/10.1038/nature10553&lt;/url&gt;&lt;url&gt;http://www.nature.com/nature/journal/v479/n7374/pdf/nature10553.pdf&lt;/url&gt;&lt;/related-urls&gt;&lt;/urls&gt;&lt;electronic-resource-num&gt;http://www.nature.com/nature/journal/v479/n7374/abs/nature10553.html#supplementary-information&lt;/electronic-resource-num&gt;&lt;/record&gt;&lt;/Cite&gt;&lt;/EndNote&gt;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(</w:t>
            </w:r>
            <w:hyperlink w:anchor="_ENREF_17" w:tooltip="Jex, 2011 #37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17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t>.</w:t>
            </w:r>
            <w:r>
              <w:rPr>
                <w:rFonts w:ascii="Arial" w:hAnsi="Arial" w:cs="Arial"/>
                <w:sz w:val="16"/>
                <w:szCs w:val="16"/>
                <w:vertAlign w:val="superscript"/>
              </w:rPr>
              <w:t xml:space="preserve"> 2</w:t>
            </w:r>
            <w:r w:rsidRPr="00940DF8">
              <w:rPr>
                <w:rFonts w:ascii="Arial" w:hAnsi="Arial" w:cs="Arial"/>
                <w:sz w:val="16"/>
                <w:szCs w:val="16"/>
              </w:rPr>
              <w:t>Peptidase family as defined in the MEROPS data base</w:t>
            </w:r>
            <w:r>
              <w:rPr>
                <w:rFonts w:ascii="Arial" w:hAnsi="Arial" w:cs="Arial"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SYXdsaW5nczwvQXV0aG9yPjxZZWFyPjIwMTA8L1llYXI+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SYXdsaW5nczwvQXV0aG9yPjxZZWFyPjIwMTA8L1llYXI+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</w:fldData>
              </w:fldChar>
            </w:r>
            <w:r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</w:r>
            <w:r>
              <w:rPr>
                <w:rFonts w:ascii="Arial" w:hAnsi="Arial" w:cs="Arial"/>
                <w:sz w:val="16"/>
                <w:szCs w:val="16"/>
              </w:rPr>
              <w:fldChar w:fldCharType="separate"/>
            </w:r>
            <w:r>
              <w:rPr>
                <w:rFonts w:ascii="Arial" w:hAnsi="Arial" w:cs="Arial"/>
                <w:noProof/>
                <w:sz w:val="16"/>
                <w:szCs w:val="16"/>
              </w:rPr>
              <w:t>(</w:t>
            </w:r>
            <w:hyperlink w:anchor="_ENREF_22" w:tooltip="Rawlings, 2010 #25" w:history="1">
              <w:r>
                <w:rPr>
                  <w:rFonts w:ascii="Arial" w:hAnsi="Arial" w:cs="Arial"/>
                  <w:noProof/>
                  <w:sz w:val="16"/>
                  <w:szCs w:val="16"/>
                </w:rPr>
                <w:t>22</w:t>
              </w:r>
            </w:hyperlink>
            <w:r>
              <w:rPr>
                <w:rFonts w:ascii="Arial" w:hAnsi="Arial" w:cs="Arial"/>
                <w:noProof/>
                <w:sz w:val="16"/>
                <w:szCs w:val="16"/>
              </w:rPr>
              <w:t>)</w:t>
            </w:r>
            <w:r>
              <w:rPr>
                <w:rFonts w:ascii="Arial" w:hAnsi="Arial" w:cs="Arial"/>
                <w:sz w:val="16"/>
                <w:szCs w:val="16"/>
              </w:rPr>
              <w:fldChar w:fldCharType="end"/>
            </w:r>
            <w:r>
              <w:rPr>
                <w:rFonts w:ascii="Arial" w:hAnsi="Arial" w:cs="Arial"/>
                <w:sz w:val="16"/>
                <w:szCs w:val="16"/>
              </w:rPr>
              <w:t>, G refers to O-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glycosyl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hydrolase, Un refers to unclassified peptidase</w:t>
            </w:r>
            <w:proofErr w:type="gramStart"/>
            <w:r>
              <w:rPr>
                <w:rFonts w:ascii="Arial" w:hAnsi="Arial" w:cs="Arial"/>
                <w:sz w:val="16"/>
                <w:szCs w:val="16"/>
              </w:rPr>
              <w:t>,  -</w:t>
            </w:r>
            <w:proofErr w:type="gramEnd"/>
            <w:r>
              <w:rPr>
                <w:rFonts w:ascii="Arial" w:hAnsi="Arial" w:cs="Arial"/>
                <w:sz w:val="16"/>
                <w:szCs w:val="16"/>
              </w:rPr>
              <w:t xml:space="preserve"> refers to annotation of another function; see more complete annotation in Table S</w:t>
            </w:r>
            <w:r w:rsidRPr="00793331">
              <w:rPr>
                <w:rFonts w:ascii="Arial" w:hAnsi="Arial" w:cs="Arial"/>
                <w:sz w:val="16"/>
                <w:szCs w:val="16"/>
              </w:rPr>
              <w:t xml:space="preserve">1. </w:t>
            </w:r>
            <w:r w:rsidRPr="00793331">
              <w:rPr>
                <w:rFonts w:ascii="Arial" w:hAnsi="Arial" w:cs="Arial"/>
                <w:sz w:val="16"/>
                <w:szCs w:val="16"/>
                <w:vertAlign w:val="superscript"/>
              </w:rPr>
              <w:t>3</w:t>
            </w:r>
            <w:r w:rsidRPr="00793331">
              <w:rPr>
                <w:rFonts w:ascii="Arial" w:hAnsi="Arial" w:cs="Arial"/>
                <w:sz w:val="16"/>
                <w:szCs w:val="16"/>
              </w:rPr>
              <w:t>Fractions</w:t>
            </w:r>
            <w:r>
              <w:rPr>
                <w:rFonts w:ascii="Arial" w:hAnsi="Arial" w:cs="Arial"/>
                <w:sz w:val="16"/>
                <w:szCs w:val="16"/>
              </w:rPr>
              <w:t xml:space="preserve"> in addition to the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Concanavalin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A fraction in which proteins were identified </w:t>
            </w:r>
            <w:r>
              <w:rPr>
                <w:rFonts w:ascii="Arial" w:eastAsia="Times New Roman" w:hAnsi="Arial" w:cs="Arial"/>
                <w:sz w:val="16"/>
                <w:szCs w:val="16"/>
              </w:rPr>
              <w:t>(numbers refer to quantity of mass spectra)</w:t>
            </w:r>
            <w:r>
              <w:rPr>
                <w:rFonts w:ascii="Arial" w:hAnsi="Arial" w:cs="Arial"/>
                <w:sz w:val="16"/>
                <w:szCs w:val="16"/>
              </w:rPr>
              <w:t xml:space="preserve">: PBS or 4MU, PBS or 4 M urea intestinal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perfusates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, respectively; P2, 5K-50K x </w:t>
            </w:r>
            <w:r>
              <w:rPr>
                <w:rFonts w:ascii="Arial" w:hAnsi="Arial" w:cs="Arial"/>
                <w:i/>
                <w:sz w:val="16"/>
                <w:szCs w:val="16"/>
              </w:rPr>
              <w:t>g</w:t>
            </w:r>
            <w:r>
              <w:rPr>
                <w:rFonts w:ascii="Arial" w:hAnsi="Arial" w:cs="Arial"/>
                <w:sz w:val="16"/>
                <w:szCs w:val="16"/>
              </w:rPr>
              <w:t xml:space="preserve"> intestinal pellet; Pf, </w:t>
            </w:r>
            <w:proofErr w:type="spellStart"/>
            <w:r>
              <w:rPr>
                <w:rFonts w:ascii="Arial" w:hAnsi="Arial" w:cs="Arial"/>
                <w:sz w:val="16"/>
                <w:szCs w:val="16"/>
              </w:rPr>
              <w:t>pseudocoelomic</w:t>
            </w:r>
            <w:proofErr w:type="spellEnd"/>
            <w:r>
              <w:rPr>
                <w:rFonts w:ascii="Arial" w:hAnsi="Arial" w:cs="Arial"/>
                <w:sz w:val="16"/>
                <w:szCs w:val="16"/>
              </w:rPr>
              <w:t xml:space="preserve"> fluid. </w:t>
            </w:r>
            <w:r>
              <w:rPr>
                <w:rFonts w:ascii="Arial" w:hAnsi="Arial" w:cs="Arial"/>
                <w:sz w:val="16"/>
                <w:szCs w:val="16"/>
                <w:vertAlign w:val="superscript"/>
              </w:rPr>
              <w:t>4</w:t>
            </w:r>
            <w:r>
              <w:rPr>
                <w:rFonts w:ascii="Arial" w:hAnsi="Arial" w:cs="Arial"/>
                <w:sz w:val="16"/>
                <w:szCs w:val="16"/>
              </w:rPr>
              <w:t xml:space="preserve">SP, signal peptide; NC, Non-classical secretion; TM, transmembrane. </w:t>
            </w:r>
            <w:r>
              <w:rPr>
                <w:rFonts w:ascii="Arial" w:hAnsi="Arial" w:cs="Arial"/>
                <w:sz w:val="16"/>
                <w:szCs w:val="16"/>
                <w:vertAlign w:val="superscript"/>
              </w:rPr>
              <w:t>5</w:t>
            </w:r>
            <w:r>
              <w:rPr>
                <w:rFonts w:ascii="Arial" w:hAnsi="Arial" w:cs="Arial"/>
                <w:sz w:val="16"/>
                <w:szCs w:val="16"/>
              </w:rPr>
              <w:t>Calculated mass for gel slice from SDS-PAGE gel, obtained as described in Methods, the numbers refer to quantity of mass spectra obtained for each protein.</w:t>
            </w:r>
          </w:p>
        </w:tc>
      </w:tr>
    </w:tbl>
    <w:p w14:paraId="3A368549" w14:textId="77777777" w:rsidR="00920A00" w:rsidRDefault="00920A00" w:rsidP="0007007F"/>
    <w:sectPr w:rsidR="00920A00" w:rsidSect="00920A00">
      <w:pgSz w:w="15840" w:h="12240" w:orient="landscape"/>
      <w:pgMar w:top="720" w:right="1440" w:bottom="72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C147F"/>
    <w:rsid w:val="0007007F"/>
    <w:rsid w:val="000C147F"/>
    <w:rsid w:val="0015261E"/>
    <w:rsid w:val="00163DAF"/>
    <w:rsid w:val="001F409D"/>
    <w:rsid w:val="0028253A"/>
    <w:rsid w:val="002C3B59"/>
    <w:rsid w:val="002C5057"/>
    <w:rsid w:val="002D5D7E"/>
    <w:rsid w:val="003046BC"/>
    <w:rsid w:val="00373737"/>
    <w:rsid w:val="003E0159"/>
    <w:rsid w:val="003F177E"/>
    <w:rsid w:val="003F46CD"/>
    <w:rsid w:val="00424618"/>
    <w:rsid w:val="004416AC"/>
    <w:rsid w:val="00481D82"/>
    <w:rsid w:val="004C1877"/>
    <w:rsid w:val="004F700A"/>
    <w:rsid w:val="00572A88"/>
    <w:rsid w:val="005B02EC"/>
    <w:rsid w:val="005F0975"/>
    <w:rsid w:val="005F0AF4"/>
    <w:rsid w:val="006A2826"/>
    <w:rsid w:val="006A37F0"/>
    <w:rsid w:val="006E4D88"/>
    <w:rsid w:val="00780087"/>
    <w:rsid w:val="007870F8"/>
    <w:rsid w:val="00787810"/>
    <w:rsid w:val="00793331"/>
    <w:rsid w:val="007A1E8C"/>
    <w:rsid w:val="007E5F94"/>
    <w:rsid w:val="00855100"/>
    <w:rsid w:val="0088214C"/>
    <w:rsid w:val="008F2F2B"/>
    <w:rsid w:val="00920A00"/>
    <w:rsid w:val="009276DB"/>
    <w:rsid w:val="00940DF8"/>
    <w:rsid w:val="009431BF"/>
    <w:rsid w:val="00945858"/>
    <w:rsid w:val="00A5250C"/>
    <w:rsid w:val="00A526AC"/>
    <w:rsid w:val="00A626DB"/>
    <w:rsid w:val="00A6620E"/>
    <w:rsid w:val="00A83E07"/>
    <w:rsid w:val="00AF7254"/>
    <w:rsid w:val="00B23A36"/>
    <w:rsid w:val="00B667EE"/>
    <w:rsid w:val="00B707FA"/>
    <w:rsid w:val="00BC6B74"/>
    <w:rsid w:val="00BF4B3C"/>
    <w:rsid w:val="00C37BE4"/>
    <w:rsid w:val="00C82DD1"/>
    <w:rsid w:val="00C84C18"/>
    <w:rsid w:val="00C93027"/>
    <w:rsid w:val="00CD67C6"/>
    <w:rsid w:val="00D63131"/>
    <w:rsid w:val="00D65734"/>
    <w:rsid w:val="00E10494"/>
    <w:rsid w:val="00FB58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76A703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313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B23A36"/>
    <w:pPr>
      <w:pBdr>
        <w:bottom w:val="single" w:sz="6" w:space="1" w:color="auto"/>
      </w:pBdr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B23A36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B23A36"/>
    <w:pPr>
      <w:pBdr>
        <w:top w:val="single" w:sz="6" w:space="1" w:color="auto"/>
      </w:pBdr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B23A36"/>
    <w:rPr>
      <w:rFonts w:ascii="Arial" w:eastAsia="Times New Roman" w:hAnsi="Arial" w:cs="Arial"/>
      <w:vanish/>
      <w:sz w:val="16"/>
      <w:szCs w:val="16"/>
    </w:rPr>
  </w:style>
  <w:style w:type="table" w:styleId="TableGrid">
    <w:name w:val="Table Grid"/>
    <w:basedOn w:val="TableNormal"/>
    <w:uiPriority w:val="59"/>
    <w:rsid w:val="00B23A3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23A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3A36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D6573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C1877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313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B23A36"/>
    <w:pPr>
      <w:pBdr>
        <w:bottom w:val="single" w:sz="6" w:space="1" w:color="auto"/>
      </w:pBdr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B23A36"/>
    <w:rPr>
      <w:rFonts w:ascii="Arial" w:eastAsia="Times New Roman" w:hAnsi="Arial" w:cs="Arial"/>
      <w:vanish/>
      <w:sz w:val="16"/>
      <w:szCs w:val="16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unhideWhenUsed/>
    <w:rsid w:val="00B23A36"/>
    <w:pPr>
      <w:pBdr>
        <w:top w:val="single" w:sz="6" w:space="1" w:color="auto"/>
      </w:pBdr>
      <w:jc w:val="center"/>
    </w:pPr>
    <w:rPr>
      <w:rFonts w:ascii="Arial" w:eastAsia="Times New Roman" w:hAnsi="Arial" w:cs="Arial"/>
      <w:vanish/>
      <w:sz w:val="16"/>
      <w:szCs w:val="16"/>
    </w:rPr>
  </w:style>
  <w:style w:type="character" w:customStyle="1" w:styleId="z-BottomofFormChar">
    <w:name w:val="z-Bottom of Form Char"/>
    <w:basedOn w:val="DefaultParagraphFont"/>
    <w:link w:val="z-BottomofForm"/>
    <w:uiPriority w:val="99"/>
    <w:rsid w:val="00B23A36"/>
    <w:rPr>
      <w:rFonts w:ascii="Arial" w:eastAsia="Times New Roman" w:hAnsi="Arial" w:cs="Arial"/>
      <w:vanish/>
      <w:sz w:val="16"/>
      <w:szCs w:val="16"/>
    </w:rPr>
  </w:style>
  <w:style w:type="table" w:styleId="TableGrid">
    <w:name w:val="Table Grid"/>
    <w:basedOn w:val="TableNormal"/>
    <w:uiPriority w:val="59"/>
    <w:rsid w:val="00B23A3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23A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3A36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semiHidden/>
    <w:unhideWhenUsed/>
    <w:rsid w:val="00D65734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C187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288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11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0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96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0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67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43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1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28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168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42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44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99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657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95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12</Words>
  <Characters>4063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shington State University</Company>
  <LinksUpToDate>false</LinksUpToDate>
  <CharactersWithSpaces>47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smer, Doug</dc:creator>
  <cp:lastModifiedBy>Jasmer, Doug</cp:lastModifiedBy>
  <cp:revision>2</cp:revision>
  <cp:lastPrinted>2014-07-03T21:10:00Z</cp:lastPrinted>
  <dcterms:created xsi:type="dcterms:W3CDTF">2014-11-20T16:14:00Z</dcterms:created>
  <dcterms:modified xsi:type="dcterms:W3CDTF">2014-11-20T16:14:00Z</dcterms:modified>
</cp:coreProperties>
</file>